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 xml:space="preserve">PhD, </w:t>
      </w:r>
      <w:proofErr w:type="spellStart"/>
      <w:r w:rsidR="00F37C28">
        <w:t>Ajou</w:t>
      </w:r>
      <w:proofErr w:type="spellEnd"/>
      <w:r w:rsidR="00F37C28">
        <w:t xml:space="preserve"> University School of Medicine</w:t>
      </w:r>
    </w:p>
    <w:p w14:paraId="4836D49B" w14:textId="77777777" w:rsidR="00EE7B0E" w:rsidRDefault="00EE7B0E" w:rsidP="00EE7B0E">
      <w:r>
        <w:t>Soo-</w:t>
      </w:r>
      <w:proofErr w:type="spellStart"/>
      <w:r>
        <w:t>Yeon</w:t>
      </w:r>
      <w:proofErr w:type="spellEnd"/>
      <w:r>
        <w:t xml:space="preserve"> Cho, </w:t>
      </w:r>
      <w:proofErr w:type="spellStart"/>
      <w:r>
        <w:t>Ajou</w:t>
      </w:r>
      <w:proofErr w:type="spellEnd"/>
      <w:r>
        <w:t xml:space="preserve">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392DE0D3" w:rsidR="00A26520" w:rsidRDefault="00A26520">
      <w:r w:rsidRPr="00554190">
        <w:rPr>
          <w:b/>
        </w:rPr>
        <w:t>Date</w:t>
      </w:r>
      <w:r w:rsidR="0074593E" w:rsidRPr="00554190">
        <w:rPr>
          <w:b/>
        </w:rPr>
        <w:t>:</w:t>
      </w:r>
      <w:r w:rsidR="00EE506E">
        <w:t xml:space="preserve">  </w:t>
      </w:r>
      <w:r w:rsidR="006C2107">
        <w:t>8</w:t>
      </w:r>
      <w:r w:rsidR="00CA21CE">
        <w:t xml:space="preserve"> </w:t>
      </w:r>
      <w:r w:rsidR="006C2107">
        <w:t>September</w:t>
      </w:r>
      <w:r w:rsidR="00CB5628" w:rsidRPr="00CB5628">
        <w:t xml:space="preserve"> 201</w:t>
      </w:r>
      <w:r w:rsidR="00333C6B">
        <w:t>5</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DE383F">
          <w:pPr>
            <w:pStyle w:val="TOC1"/>
            <w:tabs>
              <w:tab w:val="right" w:leader="dot" w:pos="9350"/>
            </w:tabs>
            <w:rPr>
              <w:rFonts w:eastAsiaTheme="minorEastAsia"/>
              <w:noProof/>
              <w:lang w:eastAsia="zh-CN"/>
            </w:rPr>
          </w:pPr>
          <w:hyperlink w:anchor="_Toc429484218" w:history="1">
            <w:r w:rsidR="004C261F" w:rsidRPr="001802A2">
              <w:rPr>
                <w:rStyle w:val="Hyperlink"/>
                <w:noProof/>
              </w:rPr>
              <w:t>Objective</w:t>
            </w:r>
            <w:r w:rsidR="004C261F">
              <w:rPr>
                <w:noProof/>
                <w:webHidden/>
              </w:rPr>
              <w:tab/>
            </w:r>
            <w:r w:rsidR="004C261F">
              <w:rPr>
                <w:noProof/>
                <w:webHidden/>
              </w:rPr>
              <w:fldChar w:fldCharType="begin"/>
            </w:r>
            <w:r w:rsidR="004C261F">
              <w:rPr>
                <w:noProof/>
                <w:webHidden/>
              </w:rPr>
              <w:instrText xml:space="preserve"> PAGEREF _Toc429484218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15977318" w14:textId="77777777" w:rsidR="004C261F" w:rsidRDefault="00DE383F">
          <w:pPr>
            <w:pStyle w:val="TOC1"/>
            <w:tabs>
              <w:tab w:val="right" w:leader="dot" w:pos="9350"/>
            </w:tabs>
            <w:rPr>
              <w:rFonts w:eastAsiaTheme="minorEastAsia"/>
              <w:noProof/>
              <w:lang w:eastAsia="zh-CN"/>
            </w:rPr>
          </w:pPr>
          <w:hyperlink w:anchor="_Toc429484219" w:history="1">
            <w:r w:rsidR="004C261F" w:rsidRPr="001802A2">
              <w:rPr>
                <w:rStyle w:val="Hyperlink"/>
                <w:noProof/>
              </w:rPr>
              <w:t>Data sources</w:t>
            </w:r>
            <w:r w:rsidR="004C261F">
              <w:rPr>
                <w:noProof/>
                <w:webHidden/>
              </w:rPr>
              <w:tab/>
            </w:r>
            <w:r w:rsidR="004C261F">
              <w:rPr>
                <w:noProof/>
                <w:webHidden/>
              </w:rPr>
              <w:fldChar w:fldCharType="begin"/>
            </w:r>
            <w:r w:rsidR="004C261F">
              <w:rPr>
                <w:noProof/>
                <w:webHidden/>
              </w:rPr>
              <w:instrText xml:space="preserve"> PAGEREF _Toc429484219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E270BED" w14:textId="77777777" w:rsidR="004C261F" w:rsidRDefault="00DE383F">
          <w:pPr>
            <w:pStyle w:val="TOC2"/>
            <w:tabs>
              <w:tab w:val="right" w:leader="dot" w:pos="9350"/>
            </w:tabs>
            <w:rPr>
              <w:rFonts w:eastAsiaTheme="minorEastAsia"/>
              <w:noProof/>
              <w:lang w:eastAsia="zh-CN"/>
            </w:rPr>
          </w:pPr>
          <w:hyperlink w:anchor="_Toc429484220" w:history="1">
            <w:r w:rsidR="004C261F" w:rsidRPr="001802A2">
              <w:rPr>
                <w:rStyle w:val="Hyperlink"/>
                <w:noProof/>
              </w:rPr>
              <w:t>Ajou University School of Medicine (AUSOM)</w:t>
            </w:r>
            <w:r w:rsidR="004C261F">
              <w:rPr>
                <w:noProof/>
                <w:webHidden/>
              </w:rPr>
              <w:tab/>
            </w:r>
            <w:r w:rsidR="004C261F">
              <w:rPr>
                <w:noProof/>
                <w:webHidden/>
              </w:rPr>
              <w:fldChar w:fldCharType="begin"/>
            </w:r>
            <w:r w:rsidR="004C261F">
              <w:rPr>
                <w:noProof/>
                <w:webHidden/>
              </w:rPr>
              <w:instrText xml:space="preserve"> PAGEREF _Toc429484220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B016361" w14:textId="77777777" w:rsidR="004C261F" w:rsidRDefault="00DE383F">
          <w:pPr>
            <w:pStyle w:val="TOC2"/>
            <w:tabs>
              <w:tab w:val="right" w:leader="dot" w:pos="9350"/>
            </w:tabs>
            <w:rPr>
              <w:rFonts w:eastAsiaTheme="minorEastAsia"/>
              <w:noProof/>
              <w:lang w:eastAsia="zh-CN"/>
            </w:rPr>
          </w:pPr>
          <w:hyperlink w:anchor="_Toc429484221" w:history="1">
            <w:r w:rsidR="004C261F" w:rsidRPr="001802A2">
              <w:rPr>
                <w:rStyle w:val="Hyperlink"/>
                <w:noProof/>
              </w:rPr>
              <w:t>Hong Kong Clinical Data Analysis and Reporting System (CDARS)</w:t>
            </w:r>
            <w:r w:rsidR="004C261F">
              <w:rPr>
                <w:noProof/>
                <w:webHidden/>
              </w:rPr>
              <w:tab/>
            </w:r>
            <w:r w:rsidR="004C261F">
              <w:rPr>
                <w:noProof/>
                <w:webHidden/>
              </w:rPr>
              <w:fldChar w:fldCharType="begin"/>
            </w:r>
            <w:r w:rsidR="004C261F">
              <w:rPr>
                <w:noProof/>
                <w:webHidden/>
              </w:rPr>
              <w:instrText xml:space="preserve"> PAGEREF _Toc429484221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2F4E69D0" w14:textId="77777777" w:rsidR="004C261F" w:rsidRDefault="00DE383F">
          <w:pPr>
            <w:pStyle w:val="TOC2"/>
            <w:tabs>
              <w:tab w:val="right" w:leader="dot" w:pos="9350"/>
            </w:tabs>
            <w:rPr>
              <w:rFonts w:eastAsiaTheme="minorEastAsia"/>
              <w:noProof/>
              <w:lang w:eastAsia="zh-CN"/>
            </w:rPr>
          </w:pPr>
          <w:hyperlink w:anchor="_Toc429484222" w:history="1">
            <w:r w:rsidR="004C261F" w:rsidRPr="001802A2">
              <w:rPr>
                <w:rStyle w:val="Hyperlink"/>
                <w:noProof/>
              </w:rPr>
              <w:t>Japan Medical Data Center (JMDC)</w:t>
            </w:r>
            <w:r w:rsidR="004C261F">
              <w:rPr>
                <w:noProof/>
                <w:webHidden/>
              </w:rPr>
              <w:tab/>
            </w:r>
            <w:r w:rsidR="004C261F">
              <w:rPr>
                <w:noProof/>
                <w:webHidden/>
              </w:rPr>
              <w:fldChar w:fldCharType="begin"/>
            </w:r>
            <w:r w:rsidR="004C261F">
              <w:rPr>
                <w:noProof/>
                <w:webHidden/>
              </w:rPr>
              <w:instrText xml:space="preserve"> PAGEREF _Toc429484222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6E3E27DA" w14:textId="77777777" w:rsidR="004C261F" w:rsidRDefault="00DE383F">
          <w:pPr>
            <w:pStyle w:val="TOC2"/>
            <w:tabs>
              <w:tab w:val="right" w:leader="dot" w:pos="9350"/>
            </w:tabs>
            <w:rPr>
              <w:rFonts w:eastAsiaTheme="minorEastAsia"/>
              <w:noProof/>
              <w:lang w:eastAsia="zh-CN"/>
            </w:rPr>
          </w:pPr>
          <w:hyperlink w:anchor="_Toc429484223" w:history="1">
            <w:r w:rsidR="004C261F" w:rsidRPr="001802A2">
              <w:rPr>
                <w:rStyle w:val="Hyperlink"/>
                <w:noProof/>
              </w:rPr>
              <w:t>Taiwan’s National Health Insurance Research Database (NHIRD)</w:t>
            </w:r>
            <w:r w:rsidR="004C261F">
              <w:rPr>
                <w:noProof/>
                <w:webHidden/>
              </w:rPr>
              <w:tab/>
            </w:r>
            <w:r w:rsidR="004C261F">
              <w:rPr>
                <w:noProof/>
                <w:webHidden/>
              </w:rPr>
              <w:fldChar w:fldCharType="begin"/>
            </w:r>
            <w:r w:rsidR="004C261F">
              <w:rPr>
                <w:noProof/>
                <w:webHidden/>
              </w:rPr>
              <w:instrText xml:space="preserve"> PAGEREF _Toc429484223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18BC77C" w14:textId="77777777" w:rsidR="004C261F" w:rsidRDefault="00DE383F">
          <w:pPr>
            <w:pStyle w:val="TOC2"/>
            <w:tabs>
              <w:tab w:val="right" w:leader="dot" w:pos="9350"/>
            </w:tabs>
            <w:rPr>
              <w:rFonts w:eastAsiaTheme="minorEastAsia"/>
              <w:noProof/>
              <w:lang w:eastAsia="zh-CN"/>
            </w:rPr>
          </w:pPr>
          <w:hyperlink w:anchor="_Toc429484224" w:history="1">
            <w:r w:rsidR="004C261F" w:rsidRPr="001802A2">
              <w:rPr>
                <w:rStyle w:val="Hyperlink"/>
                <w:noProof/>
              </w:rPr>
              <w:t>Australian Pharmaceutical Benefits Scheme (PBS) 10% Sample Data</w:t>
            </w:r>
            <w:r w:rsidR="004C261F">
              <w:rPr>
                <w:noProof/>
                <w:webHidden/>
              </w:rPr>
              <w:tab/>
            </w:r>
            <w:r w:rsidR="004C261F">
              <w:rPr>
                <w:noProof/>
                <w:webHidden/>
              </w:rPr>
              <w:fldChar w:fldCharType="begin"/>
            </w:r>
            <w:r w:rsidR="004C261F">
              <w:rPr>
                <w:noProof/>
                <w:webHidden/>
              </w:rPr>
              <w:instrText xml:space="preserve"> PAGEREF _Toc429484224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4A70D276" w14:textId="77777777" w:rsidR="004C261F" w:rsidRDefault="00DE383F">
          <w:pPr>
            <w:pStyle w:val="TOC1"/>
            <w:tabs>
              <w:tab w:val="right" w:leader="dot" w:pos="9350"/>
            </w:tabs>
            <w:rPr>
              <w:rFonts w:eastAsiaTheme="minorEastAsia"/>
              <w:noProof/>
              <w:lang w:eastAsia="zh-CN"/>
            </w:rPr>
          </w:pPr>
          <w:hyperlink w:anchor="_Toc429484225" w:history="1">
            <w:r w:rsidR="004C261F" w:rsidRPr="001802A2">
              <w:rPr>
                <w:rStyle w:val="Hyperlink"/>
                <w:noProof/>
              </w:rPr>
              <w:t>Data collection</w:t>
            </w:r>
            <w:r w:rsidR="004C261F">
              <w:rPr>
                <w:noProof/>
                <w:webHidden/>
              </w:rPr>
              <w:tab/>
            </w:r>
            <w:r w:rsidR="004C261F">
              <w:rPr>
                <w:noProof/>
                <w:webHidden/>
              </w:rPr>
              <w:fldChar w:fldCharType="begin"/>
            </w:r>
            <w:r w:rsidR="004C261F">
              <w:rPr>
                <w:noProof/>
                <w:webHidden/>
              </w:rPr>
              <w:instrText xml:space="preserve"> PAGEREF _Toc429484225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546E0B7" w14:textId="77777777" w:rsidR="004C261F" w:rsidRDefault="00DE383F">
          <w:pPr>
            <w:pStyle w:val="TOC1"/>
            <w:tabs>
              <w:tab w:val="right" w:leader="dot" w:pos="9350"/>
            </w:tabs>
            <w:rPr>
              <w:rFonts w:eastAsiaTheme="minorEastAsia"/>
              <w:noProof/>
              <w:lang w:eastAsia="zh-CN"/>
            </w:rPr>
          </w:pPr>
          <w:hyperlink w:anchor="_Toc429484226" w:history="1">
            <w:r w:rsidR="004C261F" w:rsidRPr="001802A2">
              <w:rPr>
                <w:rStyle w:val="Hyperlink"/>
                <w:noProof/>
              </w:rPr>
              <w:t>Population</w:t>
            </w:r>
            <w:r w:rsidR="004C261F">
              <w:rPr>
                <w:noProof/>
                <w:webHidden/>
              </w:rPr>
              <w:tab/>
            </w:r>
            <w:r w:rsidR="004C261F">
              <w:rPr>
                <w:noProof/>
                <w:webHidden/>
              </w:rPr>
              <w:fldChar w:fldCharType="begin"/>
            </w:r>
            <w:r w:rsidR="004C261F">
              <w:rPr>
                <w:noProof/>
                <w:webHidden/>
              </w:rPr>
              <w:instrText xml:space="preserve"> PAGEREF _Toc429484226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B27C33D" w14:textId="77777777" w:rsidR="004C261F" w:rsidRDefault="00DE383F">
          <w:pPr>
            <w:pStyle w:val="TOC1"/>
            <w:tabs>
              <w:tab w:val="right" w:leader="dot" w:pos="9350"/>
            </w:tabs>
            <w:rPr>
              <w:rFonts w:eastAsiaTheme="minorEastAsia"/>
              <w:noProof/>
              <w:lang w:eastAsia="zh-CN"/>
            </w:rPr>
          </w:pPr>
          <w:hyperlink w:anchor="_Toc429484227" w:history="1">
            <w:r w:rsidR="004C261F" w:rsidRPr="001802A2">
              <w:rPr>
                <w:rStyle w:val="Hyperlink"/>
                <w:noProof/>
              </w:rPr>
              <w:t>Methods</w:t>
            </w:r>
            <w:r w:rsidR="004C261F">
              <w:rPr>
                <w:noProof/>
                <w:webHidden/>
              </w:rPr>
              <w:tab/>
            </w:r>
            <w:r w:rsidR="004C261F">
              <w:rPr>
                <w:noProof/>
                <w:webHidden/>
              </w:rPr>
              <w:fldChar w:fldCharType="begin"/>
            </w:r>
            <w:r w:rsidR="004C261F">
              <w:rPr>
                <w:noProof/>
                <w:webHidden/>
              </w:rPr>
              <w:instrText xml:space="preserve"> PAGEREF _Toc429484227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F79F78A" w14:textId="77777777" w:rsidR="004C261F" w:rsidRDefault="00DE383F">
          <w:pPr>
            <w:pStyle w:val="TOC1"/>
            <w:tabs>
              <w:tab w:val="right" w:leader="dot" w:pos="9350"/>
            </w:tabs>
            <w:rPr>
              <w:rFonts w:eastAsiaTheme="minorEastAsia"/>
              <w:noProof/>
              <w:lang w:eastAsia="zh-CN"/>
            </w:rPr>
          </w:pPr>
          <w:hyperlink w:anchor="_Toc429484228" w:history="1">
            <w:r w:rsidR="004C261F" w:rsidRPr="001802A2">
              <w:rPr>
                <w:rStyle w:val="Hyperlink"/>
                <w:noProof/>
              </w:rPr>
              <w:t>Table and figure shells</w:t>
            </w:r>
            <w:r w:rsidR="004C261F">
              <w:rPr>
                <w:noProof/>
                <w:webHidden/>
              </w:rPr>
              <w:tab/>
            </w:r>
            <w:r w:rsidR="004C261F">
              <w:rPr>
                <w:noProof/>
                <w:webHidden/>
              </w:rPr>
              <w:fldChar w:fldCharType="begin"/>
            </w:r>
            <w:r w:rsidR="004C261F">
              <w:rPr>
                <w:noProof/>
                <w:webHidden/>
              </w:rPr>
              <w:instrText xml:space="preserve"> PAGEREF _Toc429484228 \h </w:instrText>
            </w:r>
            <w:r w:rsidR="004C261F">
              <w:rPr>
                <w:noProof/>
                <w:webHidden/>
              </w:rPr>
            </w:r>
            <w:r w:rsidR="004C261F">
              <w:rPr>
                <w:noProof/>
                <w:webHidden/>
              </w:rPr>
              <w:fldChar w:fldCharType="separate"/>
            </w:r>
            <w:r w:rsidR="004C261F">
              <w:rPr>
                <w:noProof/>
                <w:webHidden/>
              </w:rPr>
              <w:t>6</w:t>
            </w:r>
            <w:r w:rsidR="004C261F">
              <w:rPr>
                <w:noProof/>
                <w:webHidden/>
              </w:rPr>
              <w:fldChar w:fldCharType="end"/>
            </w:r>
          </w:hyperlink>
        </w:p>
        <w:p w14:paraId="351A570E" w14:textId="77777777" w:rsidR="004C261F" w:rsidRDefault="00DE383F">
          <w:pPr>
            <w:pStyle w:val="TOC1"/>
            <w:tabs>
              <w:tab w:val="right" w:leader="dot" w:pos="9350"/>
            </w:tabs>
            <w:rPr>
              <w:rFonts w:eastAsiaTheme="minorEastAsia"/>
              <w:noProof/>
              <w:lang w:eastAsia="zh-CN"/>
            </w:rPr>
          </w:pPr>
          <w:hyperlink w:anchor="_Toc429484229" w:history="1">
            <w:r w:rsidR="004C261F" w:rsidRPr="001802A2">
              <w:rPr>
                <w:rStyle w:val="Hyperlink"/>
                <w:noProof/>
              </w:rPr>
              <w:t>References</w:t>
            </w:r>
            <w:r w:rsidR="004C261F">
              <w:rPr>
                <w:noProof/>
                <w:webHidden/>
              </w:rPr>
              <w:tab/>
            </w:r>
            <w:r w:rsidR="004C261F">
              <w:rPr>
                <w:noProof/>
                <w:webHidden/>
              </w:rPr>
              <w:fldChar w:fldCharType="begin"/>
            </w:r>
            <w:r w:rsidR="004C261F">
              <w:rPr>
                <w:noProof/>
                <w:webHidden/>
              </w:rPr>
              <w:instrText xml:space="preserve"> PAGEREF _Toc429484229 \h </w:instrText>
            </w:r>
            <w:r w:rsidR="004C261F">
              <w:rPr>
                <w:noProof/>
                <w:webHidden/>
              </w:rPr>
            </w:r>
            <w:r w:rsidR="004C261F">
              <w:rPr>
                <w:noProof/>
                <w:webHidden/>
              </w:rPr>
              <w:fldChar w:fldCharType="separate"/>
            </w:r>
            <w:r w:rsidR="004C261F">
              <w:rPr>
                <w:noProof/>
                <w:webHidden/>
              </w:rPr>
              <w:t>13</w:t>
            </w:r>
            <w:r w:rsidR="004C261F">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16056C6F" w14:textId="77777777" w:rsidR="00EE73B8" w:rsidRDefault="00EE73B8" w:rsidP="00C84B89">
      <w:pPr>
        <w:pStyle w:val="Heading1"/>
      </w:pPr>
      <w:bookmarkStart w:id="0" w:name="_Toc405127685"/>
      <w:bookmarkStart w:id="1" w:name="_Toc429484217"/>
      <w:r>
        <w:lastRenderedPageBreak/>
        <w:t>Background</w:t>
      </w:r>
      <w:bookmarkEnd w:id="0"/>
      <w:bookmarkEnd w:id="1"/>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2" w:name="_Toc405127686"/>
      <w:bookmarkStart w:id="3" w:name="_Toc429484218"/>
      <w:r>
        <w:t>Objective</w:t>
      </w:r>
      <w:bookmarkEnd w:id="2"/>
      <w:bookmarkEnd w:id="3"/>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4" w:name="_Toc405127687"/>
      <w:bookmarkStart w:id="5" w:name="_Toc429484219"/>
      <w:r>
        <w:t>Data sources</w:t>
      </w:r>
      <w:bookmarkEnd w:id="4"/>
      <w:bookmarkEnd w:id="5"/>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proofErr w:type="spellStart"/>
      <w:r>
        <w:t>Ajou</w:t>
      </w:r>
      <w:proofErr w:type="spellEnd"/>
      <w:r>
        <w:t xml:space="preserve">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6" w:name="_Toc429484220"/>
      <w:proofErr w:type="spellStart"/>
      <w:r>
        <w:t>Ajou</w:t>
      </w:r>
      <w:proofErr w:type="spellEnd"/>
      <w:r>
        <w:t xml:space="preserve"> University School of Medicine (AUSOM)</w:t>
      </w:r>
      <w:bookmarkEnd w:id="6"/>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lastRenderedPageBreak/>
        <w:t xml:space="preserve">ACHILLES has been used to characterize the database and provide a data quality assessment.  The ACHILLES summary is available at: </w:t>
      </w:r>
    </w:p>
    <w:p w14:paraId="3A12D6F7" w14:textId="549F082A" w:rsidR="00CD762F" w:rsidRDefault="00DE383F"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7" w:name="_Toc429484221"/>
      <w:r>
        <w:t>Hong Kong Clinical Data</w:t>
      </w:r>
      <w:r w:rsidR="003B63A9">
        <w:t xml:space="preserve"> Analysis</w:t>
      </w:r>
      <w:r>
        <w:t xml:space="preserve"> and Reporting System (CDARS)</w:t>
      </w:r>
      <w:bookmarkEnd w:id="7"/>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8" w:name="_Toc429484222"/>
      <w:r>
        <w:t>Japan Medical Data Center (JMDC)</w:t>
      </w:r>
      <w:bookmarkEnd w:id="8"/>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9" w:name="_Toc429484223"/>
      <w:r>
        <w:t>T</w:t>
      </w:r>
      <w:r w:rsidRPr="003C4AF4">
        <w:t>aiwan’s National Health Insurance Research Database (NHIRD)</w:t>
      </w:r>
      <w:bookmarkEnd w:id="9"/>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0" w:name="_Toc429484224"/>
      <w:r>
        <w:lastRenderedPageBreak/>
        <w:t xml:space="preserve">Australian </w:t>
      </w:r>
      <w:r w:rsidR="003A5D01">
        <w:t>Pharmaceutical</w:t>
      </w:r>
      <w:r>
        <w:t xml:space="preserve"> Benefits Scheme</w:t>
      </w:r>
      <w:r w:rsidR="00AD54AE">
        <w:t xml:space="preserve"> (PBS)</w:t>
      </w:r>
      <w:r>
        <w:t xml:space="preserve"> 10% Sample Data</w:t>
      </w:r>
      <w:bookmarkEnd w:id="10"/>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1" w:name="_Toc429484225"/>
      <w:bookmarkStart w:id="12" w:name="_Toc405127688"/>
      <w:r>
        <w:t>Data collection</w:t>
      </w:r>
      <w:bookmarkEnd w:id="11"/>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3" w:name="_Toc429484226"/>
      <w:r>
        <w:t>Population</w:t>
      </w:r>
      <w:bookmarkEnd w:id="12"/>
      <w:bookmarkEnd w:id="13"/>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4" w:name="_Toc405127692"/>
      <w:bookmarkStart w:id="15" w:name="_Toc429484227"/>
      <w:r>
        <w:t>Methods</w:t>
      </w:r>
      <w:bookmarkEnd w:id="14"/>
      <w:bookmarkEnd w:id="15"/>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xml:space="preserve">. We will also </w:t>
      </w:r>
      <w:r>
        <w:lastRenderedPageBreak/>
        <w:t>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77777777" w:rsidR="009616D5" w:rsidRDefault="000C71CA">
      <w:r>
        <w:t>For each anatomic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prevalence per anatomical class in each country.</w:t>
      </w:r>
    </w:p>
    <w:p w14:paraId="6BFF6C89" w14:textId="057483D0" w:rsidR="00C84B89" w:rsidRDefault="00D01B2B" w:rsidP="00D01B2B">
      <w:pPr>
        <w:pStyle w:val="Heading1"/>
      </w:pPr>
      <w:bookmarkStart w:id="16" w:name="_Toc429484228"/>
      <w:r>
        <w:t xml:space="preserve">Table </w:t>
      </w:r>
      <w:r w:rsidR="00854C82">
        <w:t xml:space="preserve">and figure </w:t>
      </w:r>
      <w:r>
        <w:t>shells</w:t>
      </w:r>
      <w:bookmarkEnd w:id="16"/>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77777777" w:rsidR="00776738" w:rsidRDefault="00776738" w:rsidP="00AE605B">
            <w:r>
              <w:rPr>
                <w:sz w:val="20"/>
              </w:rPr>
              <w:t>A</w:t>
            </w:r>
            <w:r w:rsidRPr="0082290B">
              <w:rPr>
                <w:sz w:val="20"/>
              </w:rPr>
              <w:t>natomical and therapeutic class (ATC)</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77777777" w:rsidR="00776738" w:rsidRDefault="000459B1" w:rsidP="00AE605B">
            <w:r w:rsidRPr="0082290B">
              <w:rPr>
                <w:sz w:val="20"/>
              </w:rPr>
              <w:t>Gastrointestinal</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77777777" w:rsidR="00776738" w:rsidRDefault="000459B1" w:rsidP="00AE605B">
            <w:r>
              <w:rPr>
                <w:sz w:val="20"/>
              </w:rPr>
              <w:t>Drugs used in diabetes (A10)</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85001C" w14:paraId="7424E72D" w14:textId="77777777" w:rsidTr="00F51FA5">
        <w:tc>
          <w:tcPr>
            <w:tcW w:w="1638" w:type="dxa"/>
          </w:tcPr>
          <w:p w14:paraId="443A9639" w14:textId="77777777" w:rsidR="0085001C" w:rsidRDefault="0085001C" w:rsidP="00F51FA5">
            <w:r>
              <w:rPr>
                <w:sz w:val="20"/>
              </w:rPr>
              <w:t>A</w:t>
            </w:r>
            <w:r w:rsidRPr="0082290B">
              <w:rPr>
                <w:sz w:val="20"/>
              </w:rPr>
              <w:t>natomical and therapeutic class (ATC)</w:t>
            </w:r>
          </w:p>
        </w:tc>
        <w:tc>
          <w:tcPr>
            <w:tcW w:w="1029" w:type="dxa"/>
          </w:tcPr>
          <w:p w14:paraId="16A1D7E9" w14:textId="77777777" w:rsidR="0085001C" w:rsidRDefault="0085001C" w:rsidP="00F51FA5">
            <w:r>
              <w:t>AUSOM</w:t>
            </w:r>
          </w:p>
        </w:tc>
        <w:tc>
          <w:tcPr>
            <w:tcW w:w="927" w:type="dxa"/>
          </w:tcPr>
          <w:p w14:paraId="59E4B8E5" w14:textId="77777777" w:rsidR="0085001C" w:rsidRDefault="0085001C" w:rsidP="00F51FA5">
            <w:r>
              <w:t>CDARS</w:t>
            </w:r>
          </w:p>
        </w:tc>
        <w:tc>
          <w:tcPr>
            <w:tcW w:w="837" w:type="dxa"/>
          </w:tcPr>
          <w:p w14:paraId="36960C53" w14:textId="77777777" w:rsidR="0085001C" w:rsidRDefault="0085001C" w:rsidP="00F51FA5">
            <w:r>
              <w:t>JMDC</w:t>
            </w:r>
          </w:p>
        </w:tc>
        <w:tc>
          <w:tcPr>
            <w:tcW w:w="915" w:type="dxa"/>
          </w:tcPr>
          <w:p w14:paraId="35638B8B" w14:textId="77777777" w:rsidR="0085001C" w:rsidRDefault="0085001C" w:rsidP="00F51FA5">
            <w:pPr>
              <w:jc w:val="center"/>
            </w:pPr>
            <w:r>
              <w:t>NHIRD</w:t>
            </w:r>
          </w:p>
        </w:tc>
        <w:tc>
          <w:tcPr>
            <w:tcW w:w="1029" w:type="dxa"/>
          </w:tcPr>
          <w:p w14:paraId="46ED2099" w14:textId="77777777" w:rsidR="0085001C" w:rsidRDefault="0085001C" w:rsidP="00F51FA5">
            <w:pPr>
              <w:jc w:val="center"/>
            </w:pPr>
            <w:r>
              <w:t>AUSOM</w:t>
            </w:r>
          </w:p>
        </w:tc>
        <w:tc>
          <w:tcPr>
            <w:tcW w:w="927" w:type="dxa"/>
          </w:tcPr>
          <w:p w14:paraId="120863E7" w14:textId="77777777" w:rsidR="0085001C" w:rsidRDefault="0085001C" w:rsidP="00F51FA5">
            <w:pPr>
              <w:jc w:val="center"/>
            </w:pPr>
            <w:r>
              <w:t>CDARS</w:t>
            </w:r>
          </w:p>
        </w:tc>
        <w:tc>
          <w:tcPr>
            <w:tcW w:w="837" w:type="dxa"/>
          </w:tcPr>
          <w:p w14:paraId="66ED51FC" w14:textId="77777777" w:rsidR="0085001C" w:rsidRDefault="0085001C" w:rsidP="00F51FA5">
            <w:pPr>
              <w:jc w:val="center"/>
            </w:pPr>
            <w:r>
              <w:t>JMDC</w:t>
            </w:r>
          </w:p>
        </w:tc>
        <w:tc>
          <w:tcPr>
            <w:tcW w:w="915" w:type="dxa"/>
          </w:tcPr>
          <w:p w14:paraId="396F0BCF" w14:textId="77777777" w:rsidR="0085001C" w:rsidRDefault="0085001C" w:rsidP="00F51FA5">
            <w:pPr>
              <w:jc w:val="center"/>
            </w:pPr>
            <w:r>
              <w:t>NHIRD</w:t>
            </w:r>
          </w:p>
        </w:tc>
      </w:tr>
      <w:tr w:rsidR="0085001C" w14:paraId="5F9AF27C" w14:textId="77777777" w:rsidTr="00F51FA5">
        <w:tc>
          <w:tcPr>
            <w:tcW w:w="1638" w:type="dxa"/>
          </w:tcPr>
          <w:p w14:paraId="46C5A787" w14:textId="77777777" w:rsidR="0085001C" w:rsidRDefault="0085001C" w:rsidP="00F51FA5">
            <w:r w:rsidRPr="0082290B">
              <w:rPr>
                <w:sz w:val="20"/>
              </w:rPr>
              <w:t>Gastrointestinal</w:t>
            </w:r>
          </w:p>
        </w:tc>
        <w:tc>
          <w:tcPr>
            <w:tcW w:w="1029" w:type="dxa"/>
          </w:tcPr>
          <w:p w14:paraId="27B8BB63" w14:textId="77777777" w:rsidR="0085001C" w:rsidRDefault="0085001C" w:rsidP="00F51FA5"/>
        </w:tc>
        <w:tc>
          <w:tcPr>
            <w:tcW w:w="927" w:type="dxa"/>
          </w:tcPr>
          <w:p w14:paraId="74F99A88" w14:textId="77777777" w:rsidR="0085001C" w:rsidRDefault="0085001C" w:rsidP="00F51FA5"/>
        </w:tc>
        <w:tc>
          <w:tcPr>
            <w:tcW w:w="837" w:type="dxa"/>
          </w:tcPr>
          <w:p w14:paraId="26AA3DE2" w14:textId="77777777" w:rsidR="0085001C" w:rsidRDefault="0085001C" w:rsidP="00F51FA5"/>
        </w:tc>
        <w:tc>
          <w:tcPr>
            <w:tcW w:w="915" w:type="dxa"/>
          </w:tcPr>
          <w:p w14:paraId="6C14BEEC" w14:textId="77777777" w:rsidR="0085001C" w:rsidRDefault="0085001C" w:rsidP="00F51FA5"/>
        </w:tc>
        <w:tc>
          <w:tcPr>
            <w:tcW w:w="1029" w:type="dxa"/>
          </w:tcPr>
          <w:p w14:paraId="72ED49EF" w14:textId="77777777" w:rsidR="0085001C" w:rsidRDefault="0085001C" w:rsidP="00F51FA5"/>
        </w:tc>
        <w:tc>
          <w:tcPr>
            <w:tcW w:w="927" w:type="dxa"/>
          </w:tcPr>
          <w:p w14:paraId="143A4CBD" w14:textId="77777777" w:rsidR="0085001C" w:rsidRDefault="0085001C" w:rsidP="00F51FA5"/>
        </w:tc>
        <w:tc>
          <w:tcPr>
            <w:tcW w:w="837" w:type="dxa"/>
          </w:tcPr>
          <w:p w14:paraId="1B9EAC54" w14:textId="77777777" w:rsidR="0085001C" w:rsidRDefault="0085001C" w:rsidP="00F51FA5"/>
        </w:tc>
        <w:tc>
          <w:tcPr>
            <w:tcW w:w="915" w:type="dxa"/>
          </w:tcPr>
          <w:p w14:paraId="3145D8CD" w14:textId="77777777" w:rsidR="0085001C" w:rsidRDefault="0085001C" w:rsidP="00F51FA5"/>
        </w:tc>
      </w:tr>
      <w:tr w:rsidR="0085001C" w14:paraId="2422289B" w14:textId="77777777" w:rsidTr="00F51FA5">
        <w:tc>
          <w:tcPr>
            <w:tcW w:w="1638" w:type="dxa"/>
          </w:tcPr>
          <w:p w14:paraId="565559DC" w14:textId="77777777" w:rsidR="0085001C" w:rsidRDefault="0085001C" w:rsidP="00F51FA5">
            <w:r>
              <w:rPr>
                <w:sz w:val="20"/>
              </w:rPr>
              <w:t>Drugs used in diabetes (A10)</w:t>
            </w:r>
          </w:p>
        </w:tc>
        <w:tc>
          <w:tcPr>
            <w:tcW w:w="1029" w:type="dxa"/>
          </w:tcPr>
          <w:p w14:paraId="23652C75" w14:textId="77777777" w:rsidR="0085001C" w:rsidRDefault="0085001C" w:rsidP="00F51FA5"/>
        </w:tc>
        <w:tc>
          <w:tcPr>
            <w:tcW w:w="927" w:type="dxa"/>
          </w:tcPr>
          <w:p w14:paraId="7B674EAE" w14:textId="77777777" w:rsidR="0085001C" w:rsidRDefault="0085001C" w:rsidP="00F51FA5"/>
        </w:tc>
        <w:tc>
          <w:tcPr>
            <w:tcW w:w="837" w:type="dxa"/>
          </w:tcPr>
          <w:p w14:paraId="454262AB" w14:textId="77777777" w:rsidR="0085001C" w:rsidRDefault="0085001C" w:rsidP="00F51FA5"/>
        </w:tc>
        <w:tc>
          <w:tcPr>
            <w:tcW w:w="915" w:type="dxa"/>
          </w:tcPr>
          <w:p w14:paraId="1ED024E5" w14:textId="77777777" w:rsidR="0085001C" w:rsidRDefault="0085001C" w:rsidP="00F51FA5"/>
        </w:tc>
        <w:tc>
          <w:tcPr>
            <w:tcW w:w="1029" w:type="dxa"/>
          </w:tcPr>
          <w:p w14:paraId="322438D0" w14:textId="77777777" w:rsidR="0085001C" w:rsidRDefault="0085001C" w:rsidP="00F51FA5"/>
        </w:tc>
        <w:tc>
          <w:tcPr>
            <w:tcW w:w="927" w:type="dxa"/>
          </w:tcPr>
          <w:p w14:paraId="32A45250" w14:textId="77777777" w:rsidR="0085001C" w:rsidRDefault="0085001C" w:rsidP="00F51FA5"/>
        </w:tc>
        <w:tc>
          <w:tcPr>
            <w:tcW w:w="837" w:type="dxa"/>
          </w:tcPr>
          <w:p w14:paraId="64F69D3A" w14:textId="77777777" w:rsidR="0085001C" w:rsidRDefault="0085001C" w:rsidP="00F51FA5"/>
        </w:tc>
        <w:tc>
          <w:tcPr>
            <w:tcW w:w="915" w:type="dxa"/>
          </w:tcPr>
          <w:p w14:paraId="63FAB5ED" w14:textId="77777777" w:rsidR="0085001C" w:rsidRDefault="0085001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4549B9E5" w:rsidR="00EF1EA5" w:rsidRPr="00AE605B" w:rsidRDefault="00EF1EA5" w:rsidP="00F51FA5">
            <w:pPr>
              <w:rPr>
                <w:sz w:val="16"/>
              </w:rPr>
            </w:pPr>
            <w:r w:rsidRPr="00AE605B">
              <w:rPr>
                <w:sz w:val="16"/>
              </w:rPr>
              <w:t>A</w:t>
            </w:r>
          </w:p>
        </w:tc>
        <w:tc>
          <w:tcPr>
            <w:tcW w:w="1712" w:type="dxa"/>
            <w:tcBorders>
              <w:right w:val="nil"/>
            </w:tcBorders>
          </w:tcPr>
          <w:p w14:paraId="6AA1323D" w14:textId="2BC39CA2" w:rsidR="00EF1EA5" w:rsidRPr="007F7EAE" w:rsidRDefault="00EF1EA5" w:rsidP="00F51FA5">
            <w:pPr>
              <w:rPr>
                <w:sz w:val="18"/>
              </w:rPr>
            </w:pPr>
            <w:r w:rsidRPr="007F7EAE">
              <w:rPr>
                <w:sz w:val="18"/>
              </w:rPr>
              <w:t>lactulose</w:t>
            </w:r>
          </w:p>
          <w:p w14:paraId="45113F3A" w14:textId="3D74FDBB" w:rsidR="00EF1EA5" w:rsidRPr="007F7EAE" w:rsidRDefault="005F3305" w:rsidP="00F51FA5">
            <w:pPr>
              <w:rPr>
                <w:sz w:val="18"/>
              </w:rPr>
            </w:pPr>
            <w:r>
              <w:rPr>
                <w:noProof/>
                <w:lang w:eastAsia="zh-CN"/>
              </w:rPr>
              <mc:AlternateContent>
                <mc:Choice Requires="wps">
                  <w:drawing>
                    <wp:anchor distT="0" distB="0" distL="114300" distR="114300" simplePos="0" relativeHeight="251669504" behindDoc="0" locked="0" layoutInCell="1" allowOverlap="1" wp14:anchorId="4C36BFB5" wp14:editId="6B65553F">
                      <wp:simplePos x="0" y="0"/>
                      <wp:positionH relativeFrom="column">
                        <wp:posOffset>56515</wp:posOffset>
                      </wp:positionH>
                      <wp:positionV relativeFrom="paragraph">
                        <wp:posOffset>78105</wp:posOffset>
                      </wp:positionV>
                      <wp:extent cx="5326380" cy="1403985"/>
                      <wp:effectExtent l="0" t="685800" r="0" b="6756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612E201"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45pt;margin-top:6.15pt;width:419.4pt;height:110.55pt;rotation:-1030923fd;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" filled="f" stroked="f">
                      <v:textbox style="mso-fit-shape-to-text:t">
                        <w:txbxContent>
                          <w:p w14:paraId="2612E201"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spellStart"/>
            <w:r w:rsidR="00EF1EA5" w:rsidRPr="007F7EAE">
              <w:rPr>
                <w:sz w:val="18"/>
              </w:rPr>
              <w:t>domperidone</w:t>
            </w:r>
            <w:proofErr w:type="spellEnd"/>
          </w:p>
          <w:p w14:paraId="41B37195" w14:textId="77777777" w:rsidR="00EF1EA5" w:rsidRPr="007F7EAE" w:rsidRDefault="00EF1EA5" w:rsidP="00F51FA5">
            <w:pPr>
              <w:rPr>
                <w:sz w:val="18"/>
              </w:rPr>
            </w:pPr>
            <w:proofErr w:type="spellStart"/>
            <w:r w:rsidRPr="007F7EAE">
              <w:rPr>
                <w:sz w:val="18"/>
              </w:rPr>
              <w:t>miconazole</w:t>
            </w:r>
            <w:proofErr w:type="spellEnd"/>
          </w:p>
          <w:p w14:paraId="1C192EFB" w14:textId="33641481" w:rsidR="00EF1EA5" w:rsidRPr="007F7EAE" w:rsidRDefault="00EF1EA5" w:rsidP="00F51FA5">
            <w:pPr>
              <w:rPr>
                <w:sz w:val="18"/>
              </w:rPr>
            </w:pPr>
            <w:r w:rsidRPr="007F7EAE">
              <w:rPr>
                <w:sz w:val="18"/>
              </w:rPr>
              <w:t>nystatin</w:t>
            </w:r>
          </w:p>
          <w:p w14:paraId="0D2C2276" w14:textId="42D74B2B"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3B68780E" w14:textId="77777777" w:rsidR="00EF1EA5" w:rsidRPr="007F7EAE" w:rsidRDefault="00EF1EA5" w:rsidP="00F51FA5">
            <w:pPr>
              <w:rPr>
                <w:sz w:val="18"/>
              </w:rPr>
            </w:pPr>
            <w:r w:rsidRPr="007F7EAE">
              <w:rPr>
                <w:sz w:val="18"/>
              </w:rPr>
              <w:t>lactulose</w:t>
            </w:r>
          </w:p>
          <w:p w14:paraId="31D27ABE" w14:textId="77777777" w:rsidR="00EF1EA5" w:rsidRPr="007F7EAE" w:rsidRDefault="00EF1EA5" w:rsidP="00F51FA5">
            <w:pPr>
              <w:rPr>
                <w:sz w:val="18"/>
              </w:rPr>
            </w:pPr>
            <w:proofErr w:type="spellStart"/>
            <w:r w:rsidRPr="007F7EAE">
              <w:rPr>
                <w:sz w:val="18"/>
              </w:rPr>
              <w:t>domperidone</w:t>
            </w:r>
            <w:proofErr w:type="spellEnd"/>
          </w:p>
          <w:p w14:paraId="72BB93B3" w14:textId="77777777" w:rsidR="00EF1EA5" w:rsidRPr="007F7EAE" w:rsidRDefault="00EF1EA5" w:rsidP="00F51FA5">
            <w:pPr>
              <w:rPr>
                <w:sz w:val="18"/>
              </w:rPr>
            </w:pPr>
            <w:proofErr w:type="spellStart"/>
            <w:r w:rsidRPr="007F7EAE">
              <w:rPr>
                <w:sz w:val="18"/>
              </w:rPr>
              <w:t>miconazole</w:t>
            </w:r>
            <w:proofErr w:type="spellEnd"/>
          </w:p>
          <w:p w14:paraId="211E4193" w14:textId="77777777" w:rsidR="00EF1EA5" w:rsidRPr="007F7EAE" w:rsidRDefault="00EF1EA5" w:rsidP="00F51FA5">
            <w:pPr>
              <w:rPr>
                <w:sz w:val="18"/>
              </w:rPr>
            </w:pPr>
            <w:r w:rsidRPr="007F7EAE">
              <w:rPr>
                <w:sz w:val="18"/>
              </w:rPr>
              <w:t>nystatin</w:t>
            </w:r>
          </w:p>
          <w:p w14:paraId="20C66E82"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30446C11" w14:textId="77777777" w:rsidR="00EF1EA5" w:rsidRPr="007F7EAE" w:rsidRDefault="00EF1EA5" w:rsidP="00F51FA5">
            <w:pPr>
              <w:rPr>
                <w:sz w:val="18"/>
              </w:rPr>
            </w:pPr>
            <w:r w:rsidRPr="007F7EAE">
              <w:rPr>
                <w:sz w:val="18"/>
              </w:rPr>
              <w:t>lactulose</w:t>
            </w:r>
          </w:p>
          <w:p w14:paraId="4BF2A802" w14:textId="77777777" w:rsidR="00EF1EA5" w:rsidRPr="007F7EAE" w:rsidRDefault="00EF1EA5" w:rsidP="00F51FA5">
            <w:pPr>
              <w:rPr>
                <w:sz w:val="18"/>
              </w:rPr>
            </w:pPr>
            <w:proofErr w:type="spellStart"/>
            <w:r w:rsidRPr="007F7EAE">
              <w:rPr>
                <w:sz w:val="18"/>
              </w:rPr>
              <w:t>domperidone</w:t>
            </w:r>
            <w:proofErr w:type="spellEnd"/>
          </w:p>
          <w:p w14:paraId="37243AC8" w14:textId="77777777" w:rsidR="00EF1EA5" w:rsidRPr="007F7EAE" w:rsidRDefault="00EF1EA5" w:rsidP="00F51FA5">
            <w:pPr>
              <w:rPr>
                <w:sz w:val="18"/>
              </w:rPr>
            </w:pPr>
            <w:proofErr w:type="spellStart"/>
            <w:r w:rsidRPr="007F7EAE">
              <w:rPr>
                <w:sz w:val="18"/>
              </w:rPr>
              <w:t>miconazole</w:t>
            </w:r>
            <w:proofErr w:type="spellEnd"/>
          </w:p>
          <w:p w14:paraId="03EFCD46" w14:textId="265A59CC" w:rsidR="00EF1EA5" w:rsidRPr="007F7EAE" w:rsidRDefault="00EF1EA5" w:rsidP="005F3305">
            <w:pPr>
              <w:tabs>
                <w:tab w:val="left" w:pos="1035"/>
              </w:tabs>
              <w:rPr>
                <w:sz w:val="18"/>
              </w:rPr>
            </w:pPr>
            <w:r w:rsidRPr="007F7EAE">
              <w:rPr>
                <w:sz w:val="18"/>
              </w:rPr>
              <w:t>nystatin</w:t>
            </w:r>
            <w:r w:rsidR="005F3305">
              <w:rPr>
                <w:sz w:val="18"/>
              </w:rPr>
              <w:tab/>
            </w:r>
          </w:p>
          <w:p w14:paraId="21A295E7"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6C3E5711" w14:textId="77777777" w:rsidR="00EF1EA5" w:rsidRPr="007F7EAE" w:rsidRDefault="00EF1EA5" w:rsidP="00F51FA5">
            <w:pPr>
              <w:rPr>
                <w:sz w:val="18"/>
              </w:rPr>
            </w:pPr>
            <w:r w:rsidRPr="007F7EAE">
              <w:rPr>
                <w:sz w:val="18"/>
              </w:rPr>
              <w:t>lactulose</w:t>
            </w:r>
          </w:p>
          <w:p w14:paraId="2E9F09B5" w14:textId="77777777" w:rsidR="00EF1EA5" w:rsidRPr="007F7EAE" w:rsidRDefault="00EF1EA5" w:rsidP="00F51FA5">
            <w:pPr>
              <w:rPr>
                <w:sz w:val="18"/>
              </w:rPr>
            </w:pPr>
            <w:proofErr w:type="spellStart"/>
            <w:r w:rsidRPr="007F7EAE">
              <w:rPr>
                <w:sz w:val="18"/>
              </w:rPr>
              <w:t>domperidone</w:t>
            </w:r>
            <w:proofErr w:type="spellEnd"/>
          </w:p>
          <w:p w14:paraId="26443933" w14:textId="77777777" w:rsidR="00EF1EA5" w:rsidRPr="007F7EAE" w:rsidRDefault="00EF1EA5" w:rsidP="00F51FA5">
            <w:pPr>
              <w:rPr>
                <w:sz w:val="18"/>
              </w:rPr>
            </w:pPr>
            <w:proofErr w:type="spellStart"/>
            <w:r w:rsidRPr="007F7EAE">
              <w:rPr>
                <w:sz w:val="18"/>
              </w:rPr>
              <w:t>miconazole</w:t>
            </w:r>
            <w:proofErr w:type="spellEnd"/>
          </w:p>
          <w:p w14:paraId="22532834" w14:textId="77777777" w:rsidR="00EF1EA5" w:rsidRPr="007F7EAE" w:rsidRDefault="00EF1EA5" w:rsidP="00F51FA5">
            <w:pPr>
              <w:rPr>
                <w:sz w:val="18"/>
              </w:rPr>
            </w:pPr>
            <w:r w:rsidRPr="007F7EAE">
              <w:rPr>
                <w:sz w:val="18"/>
              </w:rPr>
              <w:t>nystatin</w:t>
            </w:r>
          </w:p>
          <w:p w14:paraId="6B3A2216"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77777777" w:rsidR="00EF1EA5" w:rsidRPr="00AE605B" w:rsidRDefault="00EF1EA5" w:rsidP="00F51FA5">
            <w:pPr>
              <w:rPr>
                <w:sz w:val="16"/>
              </w:rPr>
            </w:pPr>
            <w:r w:rsidRPr="00AE605B">
              <w:rPr>
                <w:sz w:val="16"/>
              </w:rPr>
              <w:t>B</w:t>
            </w:r>
          </w:p>
        </w:tc>
        <w:tc>
          <w:tcPr>
            <w:tcW w:w="1712" w:type="dxa"/>
            <w:tcBorders>
              <w:right w:val="nil"/>
            </w:tcBorders>
          </w:tcPr>
          <w:p w14:paraId="21DA36B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B72C87A"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D81C5AB"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038E5F09"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07E08A94"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4C310CFB"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411344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1B3536FC" w14:textId="191DE802" w:rsidR="00EF1EA5" w:rsidRPr="007F7EAE" w:rsidRDefault="00EF1EA5" w:rsidP="00F51FA5">
            <w:pPr>
              <w:rPr>
                <w:sz w:val="18"/>
              </w:rPr>
            </w:pPr>
            <w:proofErr w:type="spellStart"/>
            <w:r w:rsidRPr="007F7EAE">
              <w:rPr>
                <w:sz w:val="18"/>
              </w:rPr>
              <w:t>Phytomenad</w:t>
            </w:r>
            <w:proofErr w:type="spellEnd"/>
            <w:r w:rsidRPr="007F7EAE">
              <w:rPr>
                <w:sz w:val="18"/>
              </w:rPr>
              <w:t>.</w:t>
            </w:r>
          </w:p>
          <w:p w14:paraId="638B2129"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3FE10C3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379F944B"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008DF0F"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EF1EA5" w14:paraId="2137FCF8" w14:textId="77777777" w:rsidTr="00F51FA5">
        <w:tc>
          <w:tcPr>
            <w:tcW w:w="1186" w:type="dxa"/>
          </w:tcPr>
          <w:p w14:paraId="3D541143" w14:textId="77777777" w:rsidR="00EF1EA5" w:rsidRPr="00AE605B" w:rsidRDefault="00EF1EA5" w:rsidP="00F51FA5">
            <w:pPr>
              <w:rPr>
                <w:sz w:val="16"/>
              </w:rPr>
            </w:pPr>
            <w:r w:rsidRPr="00AE605B">
              <w:rPr>
                <w:sz w:val="16"/>
              </w:rPr>
              <w:t>A</w:t>
            </w:r>
          </w:p>
        </w:tc>
        <w:tc>
          <w:tcPr>
            <w:tcW w:w="1712" w:type="dxa"/>
            <w:tcBorders>
              <w:right w:val="nil"/>
            </w:tcBorders>
          </w:tcPr>
          <w:p w14:paraId="5D2703D7" w14:textId="77777777" w:rsidR="00EF1EA5" w:rsidRPr="007F7EAE" w:rsidRDefault="00EF1EA5" w:rsidP="00F51FA5">
            <w:pPr>
              <w:rPr>
                <w:sz w:val="18"/>
              </w:rPr>
            </w:pPr>
            <w:r w:rsidRPr="007F7EAE">
              <w:rPr>
                <w:sz w:val="18"/>
              </w:rPr>
              <w:t>lactulose</w:t>
            </w:r>
          </w:p>
          <w:p w14:paraId="3CCB3A67" w14:textId="0A5CB0E5" w:rsidR="00EF1EA5" w:rsidRPr="007F7EAE" w:rsidRDefault="005F3305" w:rsidP="00F51FA5">
            <w:pPr>
              <w:rPr>
                <w:sz w:val="18"/>
              </w:rPr>
            </w:pPr>
            <w:r>
              <w:rPr>
                <w:noProof/>
                <w:lang w:eastAsia="zh-CN"/>
              </w:rPr>
              <mc:AlternateContent>
                <mc:Choice Requires="wps">
                  <w:drawing>
                    <wp:anchor distT="0" distB="0" distL="114300" distR="114300" simplePos="0" relativeHeight="251667456" behindDoc="0" locked="0" layoutInCell="1" allowOverlap="1" wp14:anchorId="5DADF89B" wp14:editId="2C4D4FDD">
                      <wp:simplePos x="0" y="0"/>
                      <wp:positionH relativeFrom="column">
                        <wp:posOffset>56515</wp:posOffset>
                      </wp:positionH>
                      <wp:positionV relativeFrom="paragraph">
                        <wp:posOffset>-8890</wp:posOffset>
                      </wp:positionV>
                      <wp:extent cx="5326380" cy="1403985"/>
                      <wp:effectExtent l="0" t="685800" r="0" b="6756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1EF56884"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4.45pt;margin-top:-.7pt;width:419.4pt;height:110.55pt;rotation:-1030923fd;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pcGA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" filled="f" stroked="f">
                      <v:textbox style="mso-fit-shape-to-text:t">
                        <w:txbxContent>
                          <w:p w14:paraId="1EF56884"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spellStart"/>
            <w:r w:rsidR="00EF1EA5" w:rsidRPr="007F7EAE">
              <w:rPr>
                <w:sz w:val="18"/>
              </w:rPr>
              <w:t>domperidone</w:t>
            </w:r>
            <w:proofErr w:type="spellEnd"/>
          </w:p>
          <w:p w14:paraId="5B8C5F74" w14:textId="77777777" w:rsidR="00EF1EA5" w:rsidRPr="007F7EAE" w:rsidRDefault="00EF1EA5" w:rsidP="00F51FA5">
            <w:pPr>
              <w:rPr>
                <w:sz w:val="18"/>
              </w:rPr>
            </w:pPr>
            <w:proofErr w:type="spellStart"/>
            <w:r w:rsidRPr="007F7EAE">
              <w:rPr>
                <w:sz w:val="18"/>
              </w:rPr>
              <w:t>miconazole</w:t>
            </w:r>
            <w:proofErr w:type="spellEnd"/>
          </w:p>
          <w:p w14:paraId="3336BD68" w14:textId="77777777" w:rsidR="00EF1EA5" w:rsidRPr="007F7EAE" w:rsidRDefault="00EF1EA5" w:rsidP="00F51FA5">
            <w:pPr>
              <w:rPr>
                <w:sz w:val="18"/>
              </w:rPr>
            </w:pPr>
            <w:r w:rsidRPr="007F7EAE">
              <w:rPr>
                <w:sz w:val="18"/>
              </w:rPr>
              <w:t>nystatin</w:t>
            </w:r>
          </w:p>
          <w:p w14:paraId="560D1792"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4F4E1F3E" w14:textId="77777777" w:rsidR="00EF1EA5" w:rsidRPr="007F7EAE" w:rsidRDefault="00EF1EA5" w:rsidP="00F51FA5">
            <w:pPr>
              <w:rPr>
                <w:sz w:val="18"/>
              </w:rPr>
            </w:pPr>
            <w:r w:rsidRPr="007F7EAE">
              <w:rPr>
                <w:sz w:val="18"/>
              </w:rPr>
              <w:t>125</w:t>
            </w:r>
          </w:p>
          <w:p w14:paraId="03117A40" w14:textId="77777777" w:rsidR="00EF1EA5" w:rsidRPr="007F7EAE" w:rsidRDefault="00EF1EA5" w:rsidP="00F51FA5">
            <w:pPr>
              <w:rPr>
                <w:sz w:val="18"/>
              </w:rPr>
            </w:pPr>
            <w:r w:rsidRPr="007F7EAE">
              <w:rPr>
                <w:sz w:val="18"/>
              </w:rPr>
              <w:t>100</w:t>
            </w:r>
          </w:p>
          <w:p w14:paraId="508B8BDE" w14:textId="77777777" w:rsidR="00EF1EA5" w:rsidRPr="007F7EAE" w:rsidRDefault="00EF1EA5" w:rsidP="00F51FA5">
            <w:pPr>
              <w:rPr>
                <w:sz w:val="18"/>
              </w:rPr>
            </w:pPr>
            <w:r w:rsidRPr="007F7EAE">
              <w:rPr>
                <w:sz w:val="18"/>
              </w:rPr>
              <w:t>75</w:t>
            </w:r>
          </w:p>
          <w:p w14:paraId="14819A59" w14:textId="77777777" w:rsidR="00EF1EA5" w:rsidRPr="007F7EAE" w:rsidRDefault="00EF1EA5" w:rsidP="00F51FA5">
            <w:pPr>
              <w:rPr>
                <w:sz w:val="18"/>
              </w:rPr>
            </w:pPr>
            <w:r w:rsidRPr="007F7EAE">
              <w:rPr>
                <w:sz w:val="18"/>
              </w:rPr>
              <w:t>50</w:t>
            </w:r>
          </w:p>
          <w:p w14:paraId="4B0AF284" w14:textId="77777777" w:rsidR="00EF1EA5" w:rsidRPr="007F7EAE" w:rsidRDefault="00EF1EA5" w:rsidP="00F51FA5">
            <w:pPr>
              <w:rPr>
                <w:sz w:val="18"/>
              </w:rPr>
            </w:pPr>
            <w:r w:rsidRPr="007F7EAE">
              <w:rPr>
                <w:sz w:val="18"/>
              </w:rPr>
              <w:t>25</w:t>
            </w:r>
          </w:p>
        </w:tc>
        <w:tc>
          <w:tcPr>
            <w:tcW w:w="1448" w:type="dxa"/>
            <w:tcBorders>
              <w:right w:val="nil"/>
            </w:tcBorders>
          </w:tcPr>
          <w:p w14:paraId="7E0695E7" w14:textId="77777777" w:rsidR="00EF1EA5" w:rsidRPr="007F7EAE" w:rsidRDefault="00EF1EA5" w:rsidP="00F51FA5">
            <w:pPr>
              <w:rPr>
                <w:sz w:val="18"/>
              </w:rPr>
            </w:pPr>
            <w:r w:rsidRPr="007F7EAE">
              <w:rPr>
                <w:sz w:val="18"/>
              </w:rPr>
              <w:t>lactulose</w:t>
            </w:r>
          </w:p>
          <w:p w14:paraId="5DB1CAF5" w14:textId="77777777" w:rsidR="00EF1EA5" w:rsidRPr="007F7EAE" w:rsidRDefault="00EF1EA5" w:rsidP="00F51FA5">
            <w:pPr>
              <w:rPr>
                <w:sz w:val="18"/>
              </w:rPr>
            </w:pPr>
            <w:proofErr w:type="spellStart"/>
            <w:r w:rsidRPr="007F7EAE">
              <w:rPr>
                <w:sz w:val="18"/>
              </w:rPr>
              <w:t>domperidone</w:t>
            </w:r>
            <w:proofErr w:type="spellEnd"/>
          </w:p>
          <w:p w14:paraId="08C40594" w14:textId="77777777" w:rsidR="00EF1EA5" w:rsidRPr="007F7EAE" w:rsidRDefault="00EF1EA5" w:rsidP="00F51FA5">
            <w:pPr>
              <w:rPr>
                <w:sz w:val="18"/>
              </w:rPr>
            </w:pPr>
            <w:proofErr w:type="spellStart"/>
            <w:r w:rsidRPr="007F7EAE">
              <w:rPr>
                <w:sz w:val="18"/>
              </w:rPr>
              <w:t>miconazole</w:t>
            </w:r>
            <w:proofErr w:type="spellEnd"/>
          </w:p>
          <w:p w14:paraId="6316B9CF" w14:textId="77777777" w:rsidR="00EF1EA5" w:rsidRPr="007F7EAE" w:rsidRDefault="00EF1EA5" w:rsidP="00F51FA5">
            <w:pPr>
              <w:rPr>
                <w:sz w:val="18"/>
              </w:rPr>
            </w:pPr>
            <w:r w:rsidRPr="007F7EAE">
              <w:rPr>
                <w:sz w:val="18"/>
              </w:rPr>
              <w:t>nystatin</w:t>
            </w:r>
          </w:p>
          <w:p w14:paraId="79E31921"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18480C83" w14:textId="77777777" w:rsidR="00EF1EA5" w:rsidRPr="007F7EAE" w:rsidRDefault="00EF1EA5" w:rsidP="00F51FA5">
            <w:pPr>
              <w:rPr>
                <w:sz w:val="18"/>
              </w:rPr>
            </w:pPr>
            <w:r w:rsidRPr="007F7EAE">
              <w:rPr>
                <w:sz w:val="18"/>
              </w:rPr>
              <w:t>125</w:t>
            </w:r>
          </w:p>
          <w:p w14:paraId="1F14CB71" w14:textId="77777777" w:rsidR="00EF1EA5" w:rsidRPr="007F7EAE" w:rsidRDefault="00EF1EA5" w:rsidP="00F51FA5">
            <w:pPr>
              <w:rPr>
                <w:sz w:val="18"/>
              </w:rPr>
            </w:pPr>
            <w:r w:rsidRPr="007F7EAE">
              <w:rPr>
                <w:sz w:val="18"/>
              </w:rPr>
              <w:t>100</w:t>
            </w:r>
          </w:p>
          <w:p w14:paraId="7BCD7D52" w14:textId="77777777" w:rsidR="00EF1EA5" w:rsidRPr="007F7EAE" w:rsidRDefault="00EF1EA5" w:rsidP="00F51FA5">
            <w:pPr>
              <w:rPr>
                <w:sz w:val="18"/>
              </w:rPr>
            </w:pPr>
            <w:r w:rsidRPr="007F7EAE">
              <w:rPr>
                <w:sz w:val="18"/>
              </w:rPr>
              <w:t>75</w:t>
            </w:r>
          </w:p>
          <w:p w14:paraId="154DB9BD" w14:textId="77777777" w:rsidR="00EF1EA5" w:rsidRPr="007F7EAE" w:rsidRDefault="00EF1EA5" w:rsidP="00F51FA5">
            <w:pPr>
              <w:rPr>
                <w:sz w:val="18"/>
              </w:rPr>
            </w:pPr>
            <w:r w:rsidRPr="007F7EAE">
              <w:rPr>
                <w:sz w:val="18"/>
              </w:rPr>
              <w:t>50</w:t>
            </w:r>
          </w:p>
          <w:p w14:paraId="61DB4061" w14:textId="77777777" w:rsidR="00EF1EA5" w:rsidRPr="007F7EAE" w:rsidRDefault="00EF1EA5" w:rsidP="00F51FA5">
            <w:pPr>
              <w:rPr>
                <w:sz w:val="18"/>
              </w:rPr>
            </w:pPr>
            <w:r w:rsidRPr="007F7EAE">
              <w:rPr>
                <w:sz w:val="18"/>
              </w:rPr>
              <w:t>25</w:t>
            </w:r>
          </w:p>
        </w:tc>
        <w:tc>
          <w:tcPr>
            <w:tcW w:w="1468" w:type="dxa"/>
            <w:tcBorders>
              <w:right w:val="nil"/>
            </w:tcBorders>
          </w:tcPr>
          <w:p w14:paraId="3341B656" w14:textId="77777777" w:rsidR="00EF1EA5" w:rsidRPr="007F7EAE" w:rsidRDefault="00EF1EA5" w:rsidP="00F51FA5">
            <w:pPr>
              <w:rPr>
                <w:sz w:val="18"/>
              </w:rPr>
            </w:pPr>
            <w:r w:rsidRPr="007F7EAE">
              <w:rPr>
                <w:sz w:val="18"/>
              </w:rPr>
              <w:t>lactulose</w:t>
            </w:r>
          </w:p>
          <w:p w14:paraId="7AFCC6B3" w14:textId="77777777" w:rsidR="00EF1EA5" w:rsidRPr="007F7EAE" w:rsidRDefault="00EF1EA5" w:rsidP="00F51FA5">
            <w:pPr>
              <w:rPr>
                <w:sz w:val="18"/>
              </w:rPr>
            </w:pPr>
            <w:proofErr w:type="spellStart"/>
            <w:r w:rsidRPr="007F7EAE">
              <w:rPr>
                <w:sz w:val="18"/>
              </w:rPr>
              <w:t>domperidone</w:t>
            </w:r>
            <w:proofErr w:type="spellEnd"/>
          </w:p>
          <w:p w14:paraId="4E5FA97A" w14:textId="77777777" w:rsidR="00EF1EA5" w:rsidRPr="007F7EAE" w:rsidRDefault="00EF1EA5" w:rsidP="00F51FA5">
            <w:pPr>
              <w:rPr>
                <w:sz w:val="18"/>
              </w:rPr>
            </w:pPr>
            <w:proofErr w:type="spellStart"/>
            <w:r w:rsidRPr="007F7EAE">
              <w:rPr>
                <w:sz w:val="18"/>
              </w:rPr>
              <w:t>miconazole</w:t>
            </w:r>
            <w:proofErr w:type="spellEnd"/>
          </w:p>
          <w:p w14:paraId="46F58F40" w14:textId="77777777" w:rsidR="00EF1EA5" w:rsidRPr="007F7EAE" w:rsidRDefault="00EF1EA5" w:rsidP="00F51FA5">
            <w:pPr>
              <w:rPr>
                <w:sz w:val="18"/>
              </w:rPr>
            </w:pPr>
            <w:r w:rsidRPr="007F7EAE">
              <w:rPr>
                <w:sz w:val="18"/>
              </w:rPr>
              <w:t>nystatin</w:t>
            </w:r>
          </w:p>
          <w:p w14:paraId="55857399"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BB09D41" w14:textId="77777777" w:rsidR="00EF1EA5" w:rsidRPr="007F7EAE" w:rsidRDefault="00EF1EA5" w:rsidP="00F51FA5">
            <w:pPr>
              <w:rPr>
                <w:sz w:val="18"/>
              </w:rPr>
            </w:pPr>
            <w:r w:rsidRPr="007F7EAE">
              <w:rPr>
                <w:sz w:val="18"/>
              </w:rPr>
              <w:t>125</w:t>
            </w:r>
          </w:p>
          <w:p w14:paraId="418DBD4D" w14:textId="77777777" w:rsidR="00EF1EA5" w:rsidRPr="007F7EAE" w:rsidRDefault="00EF1EA5" w:rsidP="00F51FA5">
            <w:pPr>
              <w:rPr>
                <w:sz w:val="18"/>
              </w:rPr>
            </w:pPr>
            <w:r w:rsidRPr="007F7EAE">
              <w:rPr>
                <w:sz w:val="18"/>
              </w:rPr>
              <w:t>100</w:t>
            </w:r>
          </w:p>
          <w:p w14:paraId="75A40205" w14:textId="77777777" w:rsidR="00EF1EA5" w:rsidRPr="007F7EAE" w:rsidRDefault="00EF1EA5" w:rsidP="00F51FA5">
            <w:pPr>
              <w:rPr>
                <w:sz w:val="18"/>
              </w:rPr>
            </w:pPr>
            <w:r w:rsidRPr="007F7EAE">
              <w:rPr>
                <w:sz w:val="18"/>
              </w:rPr>
              <w:t>75</w:t>
            </w:r>
          </w:p>
          <w:p w14:paraId="2FEE6BDC" w14:textId="77777777" w:rsidR="00EF1EA5" w:rsidRPr="007F7EAE" w:rsidRDefault="00EF1EA5" w:rsidP="00F51FA5">
            <w:pPr>
              <w:rPr>
                <w:sz w:val="18"/>
              </w:rPr>
            </w:pPr>
            <w:r w:rsidRPr="007F7EAE">
              <w:rPr>
                <w:sz w:val="18"/>
              </w:rPr>
              <w:t>50</w:t>
            </w:r>
          </w:p>
          <w:p w14:paraId="68AC9C14" w14:textId="77777777" w:rsidR="00EF1EA5" w:rsidRPr="007F7EAE" w:rsidRDefault="00EF1EA5" w:rsidP="00F51FA5">
            <w:pPr>
              <w:rPr>
                <w:sz w:val="18"/>
              </w:rPr>
            </w:pPr>
            <w:r w:rsidRPr="007F7EAE">
              <w:rPr>
                <w:sz w:val="18"/>
              </w:rPr>
              <w:t>25</w:t>
            </w:r>
          </w:p>
        </w:tc>
        <w:tc>
          <w:tcPr>
            <w:tcW w:w="1468" w:type="dxa"/>
            <w:tcBorders>
              <w:right w:val="nil"/>
            </w:tcBorders>
          </w:tcPr>
          <w:p w14:paraId="40EC9E35" w14:textId="77777777" w:rsidR="00EF1EA5" w:rsidRPr="007F7EAE" w:rsidRDefault="00EF1EA5" w:rsidP="00F51FA5">
            <w:pPr>
              <w:rPr>
                <w:sz w:val="18"/>
              </w:rPr>
            </w:pPr>
            <w:r w:rsidRPr="007F7EAE">
              <w:rPr>
                <w:sz w:val="18"/>
              </w:rPr>
              <w:t>lactulose</w:t>
            </w:r>
          </w:p>
          <w:p w14:paraId="507E2328" w14:textId="77777777" w:rsidR="00EF1EA5" w:rsidRPr="007F7EAE" w:rsidRDefault="00EF1EA5" w:rsidP="00F51FA5">
            <w:pPr>
              <w:rPr>
                <w:sz w:val="18"/>
              </w:rPr>
            </w:pPr>
            <w:proofErr w:type="spellStart"/>
            <w:r w:rsidRPr="007F7EAE">
              <w:rPr>
                <w:sz w:val="18"/>
              </w:rPr>
              <w:t>domperidone</w:t>
            </w:r>
            <w:proofErr w:type="spellEnd"/>
          </w:p>
          <w:p w14:paraId="12178F73" w14:textId="77777777" w:rsidR="00EF1EA5" w:rsidRPr="007F7EAE" w:rsidRDefault="00EF1EA5" w:rsidP="00F51FA5">
            <w:pPr>
              <w:rPr>
                <w:sz w:val="18"/>
              </w:rPr>
            </w:pPr>
            <w:proofErr w:type="spellStart"/>
            <w:r w:rsidRPr="007F7EAE">
              <w:rPr>
                <w:sz w:val="18"/>
              </w:rPr>
              <w:t>miconazole</w:t>
            </w:r>
            <w:proofErr w:type="spellEnd"/>
          </w:p>
          <w:p w14:paraId="2CE6E10E" w14:textId="77777777" w:rsidR="00EF1EA5" w:rsidRPr="007F7EAE" w:rsidRDefault="00EF1EA5" w:rsidP="00F51FA5">
            <w:pPr>
              <w:rPr>
                <w:sz w:val="18"/>
              </w:rPr>
            </w:pPr>
            <w:r w:rsidRPr="007F7EAE">
              <w:rPr>
                <w:sz w:val="18"/>
              </w:rPr>
              <w:t>nystatin</w:t>
            </w:r>
          </w:p>
          <w:p w14:paraId="3054AB5B"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B3E90A9" w14:textId="77777777" w:rsidR="00EF1EA5" w:rsidRPr="007F7EAE" w:rsidRDefault="00EF1EA5" w:rsidP="00F51FA5">
            <w:pPr>
              <w:rPr>
                <w:sz w:val="18"/>
              </w:rPr>
            </w:pPr>
            <w:r w:rsidRPr="007F7EAE">
              <w:rPr>
                <w:sz w:val="18"/>
              </w:rPr>
              <w:t>125</w:t>
            </w:r>
          </w:p>
          <w:p w14:paraId="6A406BA0" w14:textId="77777777" w:rsidR="00EF1EA5" w:rsidRPr="007F7EAE" w:rsidRDefault="00EF1EA5" w:rsidP="00F51FA5">
            <w:pPr>
              <w:rPr>
                <w:sz w:val="18"/>
              </w:rPr>
            </w:pPr>
            <w:r w:rsidRPr="007F7EAE">
              <w:rPr>
                <w:sz w:val="18"/>
              </w:rPr>
              <w:t>100</w:t>
            </w:r>
          </w:p>
          <w:p w14:paraId="446DB6DC" w14:textId="77777777" w:rsidR="00EF1EA5" w:rsidRPr="007F7EAE" w:rsidRDefault="00EF1EA5" w:rsidP="00F51FA5">
            <w:pPr>
              <w:rPr>
                <w:sz w:val="18"/>
              </w:rPr>
            </w:pPr>
            <w:r w:rsidRPr="007F7EAE">
              <w:rPr>
                <w:sz w:val="18"/>
              </w:rPr>
              <w:t>75</w:t>
            </w:r>
          </w:p>
          <w:p w14:paraId="400CF8AD" w14:textId="77777777" w:rsidR="00EF1EA5" w:rsidRPr="007F7EAE" w:rsidRDefault="00EF1EA5" w:rsidP="00F51FA5">
            <w:pPr>
              <w:rPr>
                <w:sz w:val="18"/>
              </w:rPr>
            </w:pPr>
            <w:r w:rsidRPr="007F7EAE">
              <w:rPr>
                <w:sz w:val="18"/>
              </w:rPr>
              <w:t>50</w:t>
            </w:r>
          </w:p>
          <w:p w14:paraId="4CACEE1F" w14:textId="77777777" w:rsidR="00EF1EA5" w:rsidRPr="007F7EAE" w:rsidRDefault="00EF1EA5" w:rsidP="00F51FA5">
            <w:pPr>
              <w:rPr>
                <w:sz w:val="18"/>
              </w:rPr>
            </w:pPr>
            <w:r w:rsidRPr="007F7EAE">
              <w:rPr>
                <w:sz w:val="18"/>
              </w:rPr>
              <w:t>25</w:t>
            </w:r>
          </w:p>
        </w:tc>
      </w:tr>
      <w:tr w:rsidR="00EF1EA5" w14:paraId="29CD7C01" w14:textId="77777777" w:rsidTr="00F51FA5">
        <w:tc>
          <w:tcPr>
            <w:tcW w:w="1186" w:type="dxa"/>
          </w:tcPr>
          <w:p w14:paraId="7BF08A89" w14:textId="77777777" w:rsidR="00EF1EA5" w:rsidRPr="00AE605B" w:rsidRDefault="00EF1EA5" w:rsidP="00F51FA5">
            <w:pPr>
              <w:rPr>
                <w:sz w:val="16"/>
              </w:rPr>
            </w:pPr>
            <w:r w:rsidRPr="00AE605B">
              <w:rPr>
                <w:sz w:val="16"/>
              </w:rPr>
              <w:t>B</w:t>
            </w:r>
          </w:p>
        </w:tc>
        <w:tc>
          <w:tcPr>
            <w:tcW w:w="1712" w:type="dxa"/>
            <w:tcBorders>
              <w:right w:val="nil"/>
            </w:tcBorders>
          </w:tcPr>
          <w:p w14:paraId="55FF9EC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A7C3A8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ADEF46A"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76533B08" w14:textId="77777777" w:rsidR="00EF1EA5" w:rsidRPr="007F7EAE" w:rsidRDefault="00EF1EA5" w:rsidP="00F51FA5">
            <w:pPr>
              <w:rPr>
                <w:sz w:val="18"/>
              </w:rPr>
            </w:pPr>
            <w:r w:rsidRPr="007F7EAE">
              <w:rPr>
                <w:sz w:val="18"/>
              </w:rPr>
              <w:t>100</w:t>
            </w:r>
          </w:p>
          <w:p w14:paraId="720C8868" w14:textId="77777777" w:rsidR="00EF1EA5" w:rsidRPr="007F7EAE" w:rsidRDefault="00EF1EA5" w:rsidP="00F51FA5">
            <w:pPr>
              <w:rPr>
                <w:sz w:val="18"/>
              </w:rPr>
            </w:pPr>
            <w:r w:rsidRPr="007F7EAE">
              <w:rPr>
                <w:sz w:val="18"/>
              </w:rPr>
              <w:t>70</w:t>
            </w:r>
          </w:p>
          <w:p w14:paraId="65D9EA33" w14:textId="77777777" w:rsidR="00EF1EA5" w:rsidRDefault="00EF1EA5" w:rsidP="00F51FA5">
            <w:r w:rsidRPr="007F7EAE">
              <w:rPr>
                <w:sz w:val="18"/>
              </w:rPr>
              <w:t>40</w:t>
            </w:r>
          </w:p>
        </w:tc>
        <w:tc>
          <w:tcPr>
            <w:tcW w:w="1448" w:type="dxa"/>
            <w:tcBorders>
              <w:right w:val="nil"/>
            </w:tcBorders>
          </w:tcPr>
          <w:p w14:paraId="73FAA0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0E9B077"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5023C608"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0771040A" w14:textId="77777777" w:rsidR="00EF1EA5" w:rsidRPr="007F7EAE" w:rsidRDefault="00EF1EA5" w:rsidP="00F51FA5">
            <w:pPr>
              <w:rPr>
                <w:sz w:val="18"/>
              </w:rPr>
            </w:pPr>
            <w:r w:rsidRPr="007F7EAE">
              <w:rPr>
                <w:sz w:val="18"/>
              </w:rPr>
              <w:t>100</w:t>
            </w:r>
          </w:p>
          <w:p w14:paraId="15B4B306" w14:textId="77777777" w:rsidR="00EF1EA5" w:rsidRPr="007F7EAE" w:rsidRDefault="00EF1EA5" w:rsidP="00F51FA5">
            <w:pPr>
              <w:rPr>
                <w:sz w:val="18"/>
              </w:rPr>
            </w:pPr>
            <w:r w:rsidRPr="007F7EAE">
              <w:rPr>
                <w:sz w:val="18"/>
              </w:rPr>
              <w:t>70</w:t>
            </w:r>
          </w:p>
          <w:p w14:paraId="5044BA48" w14:textId="77777777" w:rsidR="00EF1EA5" w:rsidRDefault="00EF1EA5" w:rsidP="00F51FA5">
            <w:r w:rsidRPr="007F7EAE">
              <w:rPr>
                <w:sz w:val="18"/>
              </w:rPr>
              <w:t>40</w:t>
            </w:r>
          </w:p>
        </w:tc>
        <w:tc>
          <w:tcPr>
            <w:tcW w:w="1468" w:type="dxa"/>
            <w:tcBorders>
              <w:right w:val="nil"/>
            </w:tcBorders>
          </w:tcPr>
          <w:p w14:paraId="77AB3278"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DBC2F62"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3772C44E"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48E1A7FF" w14:textId="77777777" w:rsidR="00EF1EA5" w:rsidRPr="007F7EAE" w:rsidRDefault="00EF1EA5" w:rsidP="00F51FA5">
            <w:pPr>
              <w:rPr>
                <w:sz w:val="18"/>
              </w:rPr>
            </w:pPr>
            <w:r w:rsidRPr="007F7EAE">
              <w:rPr>
                <w:sz w:val="18"/>
              </w:rPr>
              <w:t>100</w:t>
            </w:r>
          </w:p>
          <w:p w14:paraId="13F6BC4E" w14:textId="77777777" w:rsidR="00EF1EA5" w:rsidRPr="007F7EAE" w:rsidRDefault="00EF1EA5" w:rsidP="00F51FA5">
            <w:pPr>
              <w:rPr>
                <w:sz w:val="18"/>
              </w:rPr>
            </w:pPr>
            <w:r w:rsidRPr="007F7EAE">
              <w:rPr>
                <w:sz w:val="18"/>
              </w:rPr>
              <w:t>70</w:t>
            </w:r>
          </w:p>
          <w:p w14:paraId="7BA2A791" w14:textId="77777777" w:rsidR="00EF1EA5" w:rsidRDefault="00EF1EA5" w:rsidP="00F51FA5">
            <w:r w:rsidRPr="007F7EAE">
              <w:rPr>
                <w:sz w:val="18"/>
              </w:rPr>
              <w:t>40</w:t>
            </w:r>
          </w:p>
        </w:tc>
        <w:tc>
          <w:tcPr>
            <w:tcW w:w="1468" w:type="dxa"/>
            <w:tcBorders>
              <w:right w:val="nil"/>
            </w:tcBorders>
          </w:tcPr>
          <w:p w14:paraId="2A035E76"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5E4BA736"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75AB45C"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0DC5FCED" w14:textId="77777777" w:rsidR="00EF1EA5" w:rsidRPr="007F7EAE" w:rsidRDefault="00EF1EA5" w:rsidP="00F51FA5">
            <w:pPr>
              <w:rPr>
                <w:sz w:val="18"/>
              </w:rPr>
            </w:pPr>
            <w:r w:rsidRPr="007F7EAE">
              <w:rPr>
                <w:sz w:val="18"/>
              </w:rPr>
              <w:t>100</w:t>
            </w:r>
          </w:p>
          <w:p w14:paraId="7F84B8DB" w14:textId="77777777" w:rsidR="00EF1EA5" w:rsidRPr="007F7EAE" w:rsidRDefault="00EF1EA5" w:rsidP="00F51FA5">
            <w:pPr>
              <w:rPr>
                <w:sz w:val="18"/>
              </w:rPr>
            </w:pPr>
            <w:r w:rsidRPr="007F7EAE">
              <w:rPr>
                <w:sz w:val="18"/>
              </w:rPr>
              <w:t>70</w:t>
            </w:r>
          </w:p>
          <w:p w14:paraId="21B4A292" w14:textId="77777777" w:rsidR="00EF1EA5" w:rsidRDefault="00EF1EA5"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068039EE"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86483">
        <w:rPr>
          <w:noProof/>
          <w:lang w:eastAsia="zh-CN"/>
        </w:rPr>
        <w:drawing>
          <wp:inline distT="0" distB="0" distL="0" distR="0" wp14:anchorId="74B49F73" wp14:editId="5055F04B">
            <wp:extent cx="5939790" cy="3299460"/>
            <wp:effectExtent l="0" t="0" r="3810" b="0"/>
            <wp:docPr id="6" name="Picture 6"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75203BE9"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2C3E19">
        <w:rPr>
          <w:noProof/>
          <w:lang w:eastAsia="zh-CN"/>
        </w:rPr>
        <w:drawing>
          <wp:inline distT="0" distB="0" distL="0" distR="0" wp14:anchorId="0BF04E48" wp14:editId="1CF7DC40">
            <wp:extent cx="5939790" cy="3299460"/>
            <wp:effectExtent l="0" t="0" r="3810" b="0"/>
            <wp:docPr id="1" name="Picture 1"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4BAC01FA" w14:textId="77777777" w:rsidR="00024432" w:rsidRDefault="00024432">
      <w:r>
        <w:br w:type="page"/>
      </w:r>
    </w:p>
    <w:p w14:paraId="20D4A81E" w14:textId="1573FF84"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352B6A">
        <w:rPr>
          <w:noProof/>
          <w:lang w:eastAsia="zh-CN"/>
        </w:rPr>
        <w:drawing>
          <wp:inline distT="0" distB="0" distL="0" distR="0" wp14:anchorId="2A28C0EB" wp14:editId="787DC3DF">
            <wp:extent cx="5943600" cy="3305175"/>
            <wp:effectExtent l="0" t="0" r="0" b="9525"/>
            <wp:docPr id="4" name="Picture 4"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3EEB061D"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8140B6">
        <w:rPr>
          <w:noProof/>
          <w:lang w:eastAsia="zh-CN"/>
        </w:rPr>
        <w:drawing>
          <wp:inline distT="0" distB="0" distL="0" distR="0" wp14:anchorId="15914B90" wp14:editId="124D90CB">
            <wp:extent cx="5943600" cy="3305175"/>
            <wp:effectExtent l="0" t="0" r="0" b="9525"/>
            <wp:docPr id="5" name="Picture 5"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6459DC3F"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proofErr w:type="gramStart"/>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proofErr w:type="gramEnd"/>
      <w:r w:rsidR="00486483" w:rsidRPr="00486483">
        <w:rPr>
          <w:noProof/>
          <w:lang w:eastAsia="zh-CN"/>
        </w:rPr>
        <w:t xml:space="preserve"> </w:t>
      </w:r>
      <w:r w:rsidR="00486483">
        <w:rPr>
          <w:noProof/>
          <w:lang w:eastAsia="zh-CN"/>
        </w:rPr>
        <w:drawing>
          <wp:inline distT="0" distB="0" distL="0" distR="0" wp14:anchorId="6BC950A6" wp14:editId="2527E27F">
            <wp:extent cx="5939790" cy="6788785"/>
            <wp:effectExtent l="0" t="0" r="3810" b="0"/>
            <wp:docPr id="7" name="Picture 7"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69B147B7" w:rsidR="001C0B3D" w:rsidRDefault="005F3305" w:rsidP="000F74A6">
      <w:bookmarkStart w:id="17" w:name="_GoBack"/>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F30209">
        <w:rPr>
          <w:noProof/>
          <w:lang w:eastAsia="zh-CN"/>
        </w:rPr>
        <w:drawing>
          <wp:inline distT="0" distB="0" distL="0" distR="0" wp14:anchorId="0628F516" wp14:editId="6C4F0363">
            <wp:extent cx="5939790" cy="6788785"/>
            <wp:effectExtent l="0" t="0" r="3810" b="0"/>
            <wp:docPr id="3" name="Picture 3"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bookmarkEnd w:id="17"/>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8" w:name="_Toc429484229"/>
      <w:r>
        <w:lastRenderedPageBreak/>
        <w:t>References</w:t>
      </w:r>
      <w:bookmarkEnd w:id="18"/>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19"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19"/>
    </w:p>
    <w:p w14:paraId="038E069E" w14:textId="77777777" w:rsidR="00862BD7" w:rsidRPr="00862BD7" w:rsidRDefault="00862BD7" w:rsidP="00862BD7">
      <w:pPr>
        <w:spacing w:after="0" w:line="240" w:lineRule="auto"/>
        <w:rPr>
          <w:rFonts w:ascii="Calibri" w:hAnsi="Calibri" w:cs="Calibri"/>
          <w:noProof/>
        </w:rPr>
      </w:pPr>
      <w:bookmarkStart w:id="20"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0"/>
    </w:p>
    <w:p w14:paraId="54235055" w14:textId="77777777" w:rsidR="00862BD7" w:rsidRPr="00862BD7" w:rsidRDefault="00862BD7" w:rsidP="00862BD7">
      <w:pPr>
        <w:spacing w:after="0" w:line="240" w:lineRule="auto"/>
        <w:rPr>
          <w:rFonts w:ascii="Calibri" w:hAnsi="Calibri" w:cs="Calibri"/>
          <w:noProof/>
        </w:rPr>
      </w:pPr>
      <w:bookmarkStart w:id="21"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1"/>
    </w:p>
    <w:p w14:paraId="13E3171A" w14:textId="77777777" w:rsidR="00862BD7" w:rsidRPr="00862BD7" w:rsidRDefault="00862BD7" w:rsidP="00862BD7">
      <w:pPr>
        <w:spacing w:after="0" w:line="240" w:lineRule="auto"/>
        <w:rPr>
          <w:rFonts w:ascii="Calibri" w:hAnsi="Calibri" w:cs="Calibri"/>
          <w:noProof/>
        </w:rPr>
      </w:pPr>
      <w:bookmarkStart w:id="22"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2"/>
    </w:p>
    <w:p w14:paraId="2F7FCD25" w14:textId="77777777" w:rsidR="00862BD7" w:rsidRPr="00862BD7" w:rsidRDefault="00862BD7" w:rsidP="00862BD7">
      <w:pPr>
        <w:spacing w:line="240" w:lineRule="auto"/>
        <w:rPr>
          <w:rFonts w:ascii="Calibri" w:hAnsi="Calibri" w:cs="Calibri"/>
          <w:noProof/>
        </w:rPr>
      </w:pPr>
      <w:bookmarkStart w:id="23"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3"/>
    </w:p>
    <w:p w14:paraId="428F4BF9" w14:textId="564BA82E" w:rsidR="00862BD7" w:rsidRDefault="00862BD7" w:rsidP="00862BD7">
      <w:pPr>
        <w:spacing w:line="240" w:lineRule="auto"/>
        <w:rPr>
          <w:rFonts w:ascii="Calibri" w:hAnsi="Calibri" w:cs="Calibri"/>
          <w:noProof/>
        </w:rPr>
      </w:pPr>
    </w:p>
    <w:p w14:paraId="45E4C70A" w14:textId="7B0DDCB7"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E24DE" w14:textId="77777777" w:rsidR="00DE383F" w:rsidRDefault="00DE383F" w:rsidP="0074593E">
      <w:pPr>
        <w:spacing w:after="0" w:line="240" w:lineRule="auto"/>
      </w:pPr>
      <w:r>
        <w:separator/>
      </w:r>
    </w:p>
  </w:endnote>
  <w:endnote w:type="continuationSeparator" w:id="0">
    <w:p w14:paraId="0DB7F00C" w14:textId="77777777" w:rsidR="00DE383F" w:rsidRDefault="00DE383F"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5F3305">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B28BF7" w14:textId="77777777" w:rsidR="00DE383F" w:rsidRDefault="00DE383F" w:rsidP="0074593E">
      <w:pPr>
        <w:spacing w:after="0" w:line="240" w:lineRule="auto"/>
      </w:pPr>
      <w:r>
        <w:separator/>
      </w:r>
    </w:p>
  </w:footnote>
  <w:footnote w:type="continuationSeparator" w:id="0">
    <w:p w14:paraId="7F3BFF80" w14:textId="77777777" w:rsidR="00DE383F" w:rsidRDefault="00DE383F"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838E9"/>
    <w:rsid w:val="00393D7E"/>
    <w:rsid w:val="003A04F0"/>
    <w:rsid w:val="003A4336"/>
    <w:rsid w:val="003A5D01"/>
    <w:rsid w:val="003B4830"/>
    <w:rsid w:val="003B63A9"/>
    <w:rsid w:val="003C3045"/>
    <w:rsid w:val="003C4AF4"/>
    <w:rsid w:val="003E1AF7"/>
    <w:rsid w:val="003E4E89"/>
    <w:rsid w:val="00413F36"/>
    <w:rsid w:val="00444A4E"/>
    <w:rsid w:val="00452220"/>
    <w:rsid w:val="004577B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4190"/>
    <w:rsid w:val="005670FD"/>
    <w:rsid w:val="00571F4A"/>
    <w:rsid w:val="005720C7"/>
    <w:rsid w:val="0057212D"/>
    <w:rsid w:val="00584EBA"/>
    <w:rsid w:val="00586E44"/>
    <w:rsid w:val="0059177A"/>
    <w:rsid w:val="0059591B"/>
    <w:rsid w:val="005B78B9"/>
    <w:rsid w:val="005C74A2"/>
    <w:rsid w:val="005D1ABA"/>
    <w:rsid w:val="005D5F85"/>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1408B"/>
    <w:rsid w:val="009172E3"/>
    <w:rsid w:val="00933BF2"/>
    <w:rsid w:val="0094625E"/>
    <w:rsid w:val="0096169D"/>
    <w:rsid w:val="009616D5"/>
    <w:rsid w:val="009712F2"/>
    <w:rsid w:val="00980A6D"/>
    <w:rsid w:val="009831D6"/>
    <w:rsid w:val="00984B36"/>
    <w:rsid w:val="00984DC6"/>
    <w:rsid w:val="00986E27"/>
    <w:rsid w:val="00992682"/>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F0181"/>
    <w:rsid w:val="00C16C49"/>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174CC"/>
    <w:rsid w:val="00F2460C"/>
    <w:rsid w:val="00F30209"/>
    <w:rsid w:val="00F37C28"/>
    <w:rsid w:val="00F64F66"/>
    <w:rsid w:val="00F65DCD"/>
    <w:rsid w:val="00F7104A"/>
    <w:rsid w:val="00F84428"/>
    <w:rsid w:val="00F951AA"/>
    <w:rsid w:val="00F96847"/>
    <w:rsid w:val="00FB166A"/>
    <w:rsid w:val="00FC27A3"/>
    <w:rsid w:val="00FC4420"/>
    <w:rsid w:val="00FE0955"/>
    <w:rsid w:val="00FE0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9EA1FE-EC25-4EEB-85B7-9ABCE2096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3</Pages>
  <Words>2651</Words>
  <Characters>1511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7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6</cp:revision>
  <dcterms:created xsi:type="dcterms:W3CDTF">2015-09-08T03:06:00Z</dcterms:created>
  <dcterms:modified xsi:type="dcterms:W3CDTF">2015-09-18T00:27:00Z</dcterms:modified>
</cp:coreProperties>
</file>